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DDFB8" w14:textId="388D4E2E" w:rsidR="00C06813" w:rsidRPr="004D42BE" w:rsidRDefault="004421D9" w:rsidP="00E20147">
      <w:pPr>
        <w:pStyle w:val="Heading1"/>
        <w:jc w:val="center"/>
        <w:rPr>
          <w:lang w:val="en-AU"/>
        </w:rPr>
      </w:pPr>
      <w:r w:rsidRPr="004D42BE">
        <w:rPr>
          <w:lang w:val="en-AU"/>
        </w:rPr>
        <w:t xml:space="preserve">Distributed Systems Job Scheduler </w:t>
      </w:r>
      <w:r w:rsidR="00B92EF2">
        <w:rPr>
          <w:lang w:val="en-AU"/>
        </w:rPr>
        <w:t>Optimising</w:t>
      </w:r>
      <w:r w:rsidR="00FA4482">
        <w:rPr>
          <w:lang w:val="en-AU"/>
        </w:rPr>
        <w:t xml:space="preserve"> Cost</w:t>
      </w:r>
    </w:p>
    <w:p w14:paraId="76208306" w14:textId="7B5285E1" w:rsidR="004421D9" w:rsidRPr="00E20147" w:rsidRDefault="004421D9" w:rsidP="00947EC3">
      <w:pPr>
        <w:spacing w:after="0" w:line="240" w:lineRule="auto"/>
        <w:jc w:val="center"/>
        <w:rPr>
          <w:rStyle w:val="SubtleEmphasis"/>
        </w:rPr>
      </w:pPr>
      <w:r w:rsidRPr="00E20147">
        <w:rPr>
          <w:rStyle w:val="SubtleEmphasis"/>
        </w:rPr>
        <w:t>Jarrod Adair</w:t>
      </w:r>
      <w:r w:rsidR="00CB2CE3" w:rsidRPr="00E20147">
        <w:rPr>
          <w:rStyle w:val="SubtleEmphasis"/>
        </w:rPr>
        <w:t xml:space="preserve"> - </w:t>
      </w:r>
      <w:r w:rsidR="00093387" w:rsidRPr="00E20147">
        <w:rPr>
          <w:rStyle w:val="SubtleEmphasis"/>
        </w:rPr>
        <w:t>#</w:t>
      </w:r>
      <w:r w:rsidR="00CB2CE3" w:rsidRPr="00E20147">
        <w:rPr>
          <w:rStyle w:val="SubtleEmphasis"/>
        </w:rPr>
        <w:t>45432260</w:t>
      </w:r>
    </w:p>
    <w:p w14:paraId="2D8A2FFF" w14:textId="77777777" w:rsidR="00B15CB0" w:rsidRDefault="00B15CB0" w:rsidP="004421D9">
      <w:pPr>
        <w:rPr>
          <w:lang w:val="en-AU"/>
        </w:rPr>
      </w:pPr>
    </w:p>
    <w:p w14:paraId="06493376" w14:textId="35D1EDBA" w:rsidR="00795D85" w:rsidRPr="00760C9B" w:rsidRDefault="004421D9" w:rsidP="00760C9B">
      <w:pPr>
        <w:pStyle w:val="Heading2"/>
        <w:rPr>
          <w:lang w:val="en-AU"/>
        </w:rPr>
      </w:pPr>
      <w:r w:rsidRPr="00CB2CE3">
        <w:rPr>
          <w:lang w:val="en-AU"/>
        </w:rPr>
        <w:t>Introduction</w:t>
      </w:r>
    </w:p>
    <w:p w14:paraId="534641A6" w14:textId="46EB6954" w:rsidR="009663EE" w:rsidRDefault="003B1616" w:rsidP="005A03B6">
      <w:pPr>
        <w:autoSpaceDE w:val="0"/>
        <w:autoSpaceDN w:val="0"/>
        <w:adjustRightInd w:val="0"/>
        <w:spacing w:after="0" w:line="240" w:lineRule="auto"/>
        <w:jc w:val="both"/>
        <w:rPr>
          <w:rFonts w:ascii="Calibri" w:hAnsi="Calibri" w:cs="Calibri"/>
        </w:rPr>
      </w:pPr>
      <w:r w:rsidRPr="00682030">
        <w:rPr>
          <w:rFonts w:ascii="Calibri" w:hAnsi="Calibri" w:cs="Calibri"/>
        </w:rPr>
        <w:t xml:space="preserve">This distributed systems project, focusing on </w:t>
      </w:r>
      <w:r w:rsidR="00B3491A">
        <w:rPr>
          <w:rFonts w:ascii="Calibri" w:hAnsi="Calibri" w:cs="Calibri"/>
        </w:rPr>
        <w:t>stage 2</w:t>
      </w:r>
      <w:r w:rsidRPr="00682030">
        <w:rPr>
          <w:rFonts w:ascii="Calibri" w:hAnsi="Calibri" w:cs="Calibri"/>
        </w:rPr>
        <w:t xml:space="preserve">, is </w:t>
      </w:r>
      <w:r w:rsidR="009B6570">
        <w:rPr>
          <w:rFonts w:ascii="Calibri" w:hAnsi="Calibri" w:cs="Calibri"/>
        </w:rPr>
        <w:t>t</w:t>
      </w:r>
      <w:r w:rsidR="003A741A">
        <w:rPr>
          <w:rFonts w:ascii="Calibri" w:hAnsi="Calibri" w:cs="Calibri"/>
        </w:rPr>
        <w:t>he</w:t>
      </w:r>
      <w:r w:rsidR="009B6570">
        <w:rPr>
          <w:rFonts w:ascii="Calibri" w:hAnsi="Calibri" w:cs="Calibri"/>
        </w:rPr>
        <w:t xml:space="preserve"> </w:t>
      </w:r>
      <w:r w:rsidR="00236B86">
        <w:rPr>
          <w:rFonts w:ascii="Calibri" w:hAnsi="Calibri" w:cs="Calibri"/>
        </w:rPr>
        <w:t>continuation</w:t>
      </w:r>
      <w:r w:rsidR="009F538F">
        <w:rPr>
          <w:rFonts w:ascii="Calibri" w:hAnsi="Calibri" w:cs="Calibri"/>
        </w:rPr>
        <w:t xml:space="preserve"> of</w:t>
      </w:r>
      <w:r w:rsidR="009B6570">
        <w:rPr>
          <w:rFonts w:ascii="Calibri" w:hAnsi="Calibri" w:cs="Calibri"/>
        </w:rPr>
        <w:t xml:space="preserve"> our work on </w:t>
      </w:r>
      <w:r w:rsidR="00236B86">
        <w:rPr>
          <w:rFonts w:ascii="Calibri" w:hAnsi="Calibri" w:cs="Calibri"/>
        </w:rPr>
        <w:t>the</w:t>
      </w:r>
      <w:r w:rsidR="009B6570">
        <w:rPr>
          <w:rFonts w:ascii="Calibri" w:hAnsi="Calibri" w:cs="Calibri"/>
        </w:rPr>
        <w:t xml:space="preserve"> client by building a new scheduling algorithm, made in </w:t>
      </w:r>
      <w:r w:rsidR="00272884" w:rsidRPr="00682030">
        <w:rPr>
          <w:rFonts w:ascii="Calibri" w:hAnsi="Calibri" w:cs="Calibri"/>
        </w:rPr>
        <w:t xml:space="preserve">the </w:t>
      </w:r>
      <w:r w:rsidR="0071102A" w:rsidRPr="00682030">
        <w:rPr>
          <w:rFonts w:ascii="Calibri" w:hAnsi="Calibri" w:cs="Calibri"/>
        </w:rPr>
        <w:t>Java</w:t>
      </w:r>
      <w:r w:rsidR="000563A4" w:rsidRPr="00682030">
        <w:rPr>
          <w:rFonts w:ascii="Calibri" w:hAnsi="Calibri" w:cs="Calibri"/>
        </w:rPr>
        <w:t xml:space="preserve"> </w:t>
      </w:r>
      <w:r w:rsidR="00272884" w:rsidRPr="00682030">
        <w:rPr>
          <w:rFonts w:ascii="Calibri" w:hAnsi="Calibri" w:cs="Calibri"/>
        </w:rPr>
        <w:t xml:space="preserve">language </w:t>
      </w:r>
      <w:r w:rsidR="000563A4" w:rsidRPr="00682030">
        <w:rPr>
          <w:rFonts w:ascii="Calibri" w:hAnsi="Calibri" w:cs="Calibri"/>
        </w:rPr>
        <w:t xml:space="preserve">that is compatible with </w:t>
      </w:r>
      <w:r w:rsidR="002C7F13" w:rsidRPr="00682030">
        <w:rPr>
          <w:rFonts w:ascii="Calibri" w:hAnsi="Calibri" w:cs="Calibri"/>
        </w:rPr>
        <w:t xml:space="preserve">the ds-sim </w:t>
      </w:r>
      <w:r w:rsidR="002C7F13" w:rsidRPr="000662C2">
        <w:rPr>
          <w:rFonts w:ascii="Calibri" w:hAnsi="Calibri" w:cs="Calibri"/>
        </w:rPr>
        <w:t>server</w:t>
      </w:r>
      <w:r w:rsidR="001367C4">
        <w:rPr>
          <w:rFonts w:ascii="Calibri" w:hAnsi="Calibri" w:cs="Calibri"/>
        </w:rPr>
        <w:t xml:space="preserve"> simulator</w:t>
      </w:r>
      <w:r w:rsidR="002C7F13" w:rsidRPr="000662C2">
        <w:rPr>
          <w:rFonts w:ascii="Calibri" w:hAnsi="Calibri" w:cs="Calibri"/>
        </w:rPr>
        <w:t xml:space="preserve"> provided.</w:t>
      </w:r>
      <w:r w:rsidR="008118C7" w:rsidRPr="000662C2">
        <w:rPr>
          <w:rFonts w:ascii="Calibri" w:hAnsi="Calibri" w:cs="Calibri"/>
        </w:rPr>
        <w:t xml:space="preserve"> This required us to build a job scheduler client that could schedule jobs</w:t>
      </w:r>
      <w:r w:rsidR="000662C2">
        <w:rPr>
          <w:rFonts w:ascii="Calibri" w:hAnsi="Calibri" w:cs="Calibri"/>
        </w:rPr>
        <w:t xml:space="preserve"> via</w:t>
      </w:r>
      <w:r w:rsidR="004F17B2" w:rsidRPr="004F17B2">
        <w:rPr>
          <w:rFonts w:ascii="Calibri" w:hAnsi="Calibri" w:cs="Calibri"/>
        </w:rPr>
        <w:t xml:space="preserve"> </w:t>
      </w:r>
      <w:r w:rsidR="004F17B2">
        <w:rPr>
          <w:rFonts w:ascii="Calibri" w:hAnsi="Calibri" w:cs="Calibri"/>
        </w:rPr>
        <w:t>discrete</w:t>
      </w:r>
      <w:r w:rsidR="000662C2">
        <w:rPr>
          <w:rFonts w:ascii="Calibri" w:hAnsi="Calibri" w:cs="Calibri"/>
        </w:rPr>
        <w:t xml:space="preserve"> sequences of commands sent over a communication layer</w:t>
      </w:r>
      <w:r w:rsidR="008330C7">
        <w:rPr>
          <w:rFonts w:ascii="Calibri" w:hAnsi="Calibri" w:cs="Calibri"/>
        </w:rPr>
        <w:t>,</w:t>
      </w:r>
      <w:r w:rsidR="008118C7" w:rsidRPr="000662C2">
        <w:rPr>
          <w:rFonts w:ascii="Calibri" w:hAnsi="Calibri" w:cs="Calibri"/>
        </w:rPr>
        <w:t xml:space="preserve"> </w:t>
      </w:r>
      <w:r w:rsidR="008330C7">
        <w:rPr>
          <w:rFonts w:ascii="Calibri" w:hAnsi="Calibri" w:cs="Calibri"/>
        </w:rPr>
        <w:t>w</w:t>
      </w:r>
      <w:r w:rsidR="008118C7" w:rsidRPr="000662C2">
        <w:rPr>
          <w:rFonts w:ascii="Calibri" w:hAnsi="Calibri" w:cs="Calibri"/>
        </w:rPr>
        <w:t xml:space="preserve">ith the goal to dispatch every job </w:t>
      </w:r>
      <w:r w:rsidR="00A62864">
        <w:rPr>
          <w:rFonts w:ascii="Calibri" w:hAnsi="Calibri" w:cs="Calibri"/>
        </w:rPr>
        <w:t xml:space="preserve">in a </w:t>
      </w:r>
      <w:r w:rsidR="009F5633">
        <w:rPr>
          <w:rFonts w:ascii="Calibri" w:hAnsi="Calibri" w:cs="Calibri"/>
        </w:rPr>
        <w:t>cost-effective</w:t>
      </w:r>
      <w:r w:rsidR="00A62864">
        <w:rPr>
          <w:rFonts w:ascii="Calibri" w:hAnsi="Calibri" w:cs="Calibri"/>
        </w:rPr>
        <w:t xml:space="preserve"> manner to try and beat any of the three base algorithms.</w:t>
      </w:r>
    </w:p>
    <w:p w14:paraId="449A415E" w14:textId="77777777" w:rsidR="005A03B6" w:rsidRPr="005A03B6" w:rsidRDefault="005A03B6" w:rsidP="005A03B6">
      <w:pPr>
        <w:autoSpaceDE w:val="0"/>
        <w:autoSpaceDN w:val="0"/>
        <w:adjustRightInd w:val="0"/>
        <w:spacing w:after="0" w:line="240" w:lineRule="auto"/>
        <w:jc w:val="both"/>
        <w:rPr>
          <w:rFonts w:ascii="Calibri" w:hAnsi="Calibri" w:cs="Calibri"/>
        </w:rPr>
      </w:pPr>
    </w:p>
    <w:p w14:paraId="11904906" w14:textId="573C4FC7" w:rsidR="008164CB" w:rsidRPr="005A03B6" w:rsidRDefault="006A67A2" w:rsidP="00E20147">
      <w:pPr>
        <w:pStyle w:val="Heading2"/>
        <w:rPr>
          <w:lang w:val="en-AU"/>
        </w:rPr>
      </w:pPr>
      <w:r>
        <w:rPr>
          <w:lang w:val="en-AU"/>
        </w:rPr>
        <w:t xml:space="preserve">Problem </w:t>
      </w:r>
      <w:r w:rsidR="00676B55">
        <w:rPr>
          <w:lang w:val="en-AU"/>
        </w:rPr>
        <w:t>Definition</w:t>
      </w:r>
    </w:p>
    <w:p w14:paraId="7FE8B598" w14:textId="77777777" w:rsidR="008F0965" w:rsidRPr="00900DF8" w:rsidRDefault="008F0965" w:rsidP="00900DF8">
      <w:pPr>
        <w:autoSpaceDE w:val="0"/>
        <w:autoSpaceDN w:val="0"/>
        <w:adjustRightInd w:val="0"/>
        <w:spacing w:after="0" w:line="240" w:lineRule="auto"/>
        <w:jc w:val="both"/>
        <w:rPr>
          <w:rFonts w:ascii="Calibri" w:hAnsi="Calibri" w:cs="Calibri"/>
        </w:rPr>
      </w:pPr>
      <w:r w:rsidRPr="00900DF8">
        <w:rPr>
          <w:rFonts w:ascii="Calibri" w:hAnsi="Calibri" w:cs="Calibri"/>
        </w:rPr>
        <w:t xml:space="preserve">the description of scheduling problem and the definition of your objective function including the justification of your choice. </w:t>
      </w:r>
    </w:p>
    <w:p w14:paraId="0D4B0591" w14:textId="0E9EC1DC" w:rsidR="008F0965" w:rsidRPr="00900DF8" w:rsidRDefault="008F0965" w:rsidP="00900DF8">
      <w:pPr>
        <w:autoSpaceDE w:val="0"/>
        <w:autoSpaceDN w:val="0"/>
        <w:adjustRightInd w:val="0"/>
        <w:spacing w:after="0" w:line="240" w:lineRule="auto"/>
        <w:jc w:val="both"/>
        <w:rPr>
          <w:rFonts w:ascii="Calibri" w:hAnsi="Calibri" w:cs="Calibri"/>
        </w:rPr>
      </w:pPr>
      <w:r w:rsidRPr="00900DF8">
        <w:rPr>
          <w:rFonts w:ascii="Calibri" w:hAnsi="Calibri" w:cs="Calibri"/>
        </w:rPr>
        <w:t xml:space="preserve">The scheduling problem that was outlined to us in stage 2 is that when optimising performance </w:t>
      </w:r>
      <w:r w:rsidR="00900DF8" w:rsidRPr="00900DF8">
        <w:rPr>
          <w:rFonts w:ascii="Calibri" w:hAnsi="Calibri" w:cs="Calibri"/>
        </w:rPr>
        <w:t>based around three objects:</w:t>
      </w:r>
    </w:p>
    <w:p w14:paraId="365F4445" w14:textId="725FBA1A" w:rsidR="00900DF8" w:rsidRPr="00900DF8" w:rsidRDefault="00900DF8" w:rsidP="00900DF8">
      <w:pPr>
        <w:autoSpaceDE w:val="0"/>
        <w:autoSpaceDN w:val="0"/>
        <w:adjustRightInd w:val="0"/>
        <w:spacing w:after="0" w:line="240" w:lineRule="auto"/>
        <w:jc w:val="both"/>
        <w:rPr>
          <w:rFonts w:ascii="Calibri" w:hAnsi="Calibri" w:cs="Calibri"/>
        </w:rPr>
      </w:pPr>
      <w:r w:rsidRPr="00900DF8">
        <w:rPr>
          <w:rFonts w:ascii="Calibri" w:hAnsi="Calibri" w:cs="Calibri"/>
        </w:rPr>
        <w:t xml:space="preserve">- </w:t>
      </w:r>
      <w:r w:rsidRPr="00900DF8">
        <w:rPr>
          <w:rFonts w:ascii="Calibri" w:hAnsi="Calibri" w:cs="Calibri"/>
        </w:rPr>
        <w:t>Minimisation of average turnaround time</w:t>
      </w:r>
    </w:p>
    <w:p w14:paraId="0F9C5C0C" w14:textId="6EC14278" w:rsidR="00900DF8" w:rsidRPr="00900DF8" w:rsidRDefault="00900DF8" w:rsidP="00900DF8">
      <w:pPr>
        <w:autoSpaceDE w:val="0"/>
        <w:autoSpaceDN w:val="0"/>
        <w:adjustRightInd w:val="0"/>
        <w:spacing w:after="0" w:line="240" w:lineRule="auto"/>
        <w:jc w:val="both"/>
        <w:rPr>
          <w:rFonts w:ascii="Calibri" w:hAnsi="Calibri" w:cs="Calibri"/>
        </w:rPr>
      </w:pPr>
      <w:r w:rsidRPr="00900DF8">
        <w:rPr>
          <w:rFonts w:ascii="Calibri" w:hAnsi="Calibri" w:cs="Calibri"/>
        </w:rPr>
        <w:t xml:space="preserve">- Maximisation of average resource </w:t>
      </w:r>
      <w:r w:rsidRPr="00900DF8">
        <w:rPr>
          <w:rFonts w:ascii="Calibri" w:hAnsi="Calibri" w:cs="Calibri"/>
        </w:rPr>
        <w:t>utilization</w:t>
      </w:r>
    </w:p>
    <w:p w14:paraId="23188EF8" w14:textId="750DFF8F" w:rsidR="008F0965" w:rsidRDefault="00900DF8" w:rsidP="00900DF8">
      <w:pPr>
        <w:autoSpaceDE w:val="0"/>
        <w:autoSpaceDN w:val="0"/>
        <w:adjustRightInd w:val="0"/>
        <w:spacing w:after="0" w:line="240" w:lineRule="auto"/>
        <w:jc w:val="both"/>
        <w:rPr>
          <w:rFonts w:ascii="Calibri" w:hAnsi="Calibri" w:cs="Calibri"/>
        </w:rPr>
      </w:pPr>
      <w:r w:rsidRPr="00900DF8">
        <w:rPr>
          <w:rFonts w:ascii="Calibri" w:hAnsi="Calibri" w:cs="Calibri"/>
        </w:rPr>
        <w:t>- Minimisation of total server rental cost</w:t>
      </w:r>
    </w:p>
    <w:p w14:paraId="50161123" w14:textId="55021B2E" w:rsidR="005B5AE0" w:rsidRDefault="00AD3E2E" w:rsidP="005B5AE0">
      <w:pPr>
        <w:autoSpaceDE w:val="0"/>
        <w:autoSpaceDN w:val="0"/>
        <w:adjustRightInd w:val="0"/>
        <w:spacing w:after="0" w:line="240" w:lineRule="auto"/>
        <w:jc w:val="both"/>
        <w:rPr>
          <w:rFonts w:ascii="Calibri" w:hAnsi="Calibri" w:cs="Calibri"/>
        </w:rPr>
      </w:pPr>
      <w:r>
        <w:rPr>
          <w:rFonts w:ascii="Calibri" w:hAnsi="Calibri" w:cs="Calibri"/>
        </w:rPr>
        <w:t xml:space="preserve">There will be </w:t>
      </w:r>
      <w:r w:rsidR="006F02A0">
        <w:rPr>
          <w:rFonts w:ascii="Calibri" w:hAnsi="Calibri" w:cs="Calibri"/>
        </w:rPr>
        <w:t>sacrifices</w:t>
      </w:r>
      <w:r>
        <w:rPr>
          <w:rFonts w:ascii="Calibri" w:hAnsi="Calibri" w:cs="Calibri"/>
        </w:rPr>
        <w:t xml:space="preserve"> in other metrics and as such part of the stage 2 problem is to make a </w:t>
      </w:r>
      <w:r w:rsidR="006F02A0">
        <w:rPr>
          <w:rFonts w:ascii="Calibri" w:hAnsi="Calibri" w:cs="Calibri"/>
        </w:rPr>
        <w:t>decision</w:t>
      </w:r>
      <w:r>
        <w:rPr>
          <w:rFonts w:ascii="Calibri" w:hAnsi="Calibri" w:cs="Calibri"/>
        </w:rPr>
        <w:t xml:space="preserve"> on what metric to improve.</w:t>
      </w:r>
    </w:p>
    <w:p w14:paraId="300277E3" w14:textId="11D5D89D" w:rsidR="005B5AE0" w:rsidRDefault="00AA1425" w:rsidP="005B5AE0">
      <w:pPr>
        <w:autoSpaceDE w:val="0"/>
        <w:autoSpaceDN w:val="0"/>
        <w:adjustRightInd w:val="0"/>
        <w:spacing w:after="0" w:line="240" w:lineRule="auto"/>
        <w:jc w:val="both"/>
        <w:rPr>
          <w:rFonts w:ascii="Calibri" w:hAnsi="Calibri" w:cs="Calibri"/>
        </w:rPr>
      </w:pPr>
      <w:r>
        <w:rPr>
          <w:rFonts w:ascii="Calibri" w:hAnsi="Calibri" w:cs="Calibri"/>
        </w:rPr>
        <w:t xml:space="preserve">In this stage I will be focusing on </w:t>
      </w:r>
      <w:r w:rsidRPr="00C649EA">
        <w:rPr>
          <w:rFonts w:ascii="Calibri" w:hAnsi="Calibri" w:cs="Calibri"/>
          <w:b/>
          <w:bCs/>
        </w:rPr>
        <w:t>minimizing the total server rental cost metric</w:t>
      </w:r>
      <w:r>
        <w:rPr>
          <w:rFonts w:ascii="Calibri" w:hAnsi="Calibri" w:cs="Calibri"/>
        </w:rPr>
        <w:t xml:space="preserve"> through a means of a customized scheduling algorithm to work in conjunction with the vanilla client my team and I built in stage 1.</w:t>
      </w:r>
      <w:r w:rsidR="006B18D3">
        <w:rPr>
          <w:rFonts w:ascii="Calibri" w:hAnsi="Calibri" w:cs="Calibri"/>
        </w:rPr>
        <w:t xml:space="preserve"> I made the decision to optimise for this specific metric because </w:t>
      </w:r>
      <w:r w:rsidR="00F12D00">
        <w:rPr>
          <w:rFonts w:ascii="Calibri" w:hAnsi="Calibri" w:cs="Calibri"/>
        </w:rPr>
        <w:t xml:space="preserve">I felt like this one would be the easiest to reduce, having all server costs provided during runtime. I also hypothesized </w:t>
      </w:r>
      <w:r w:rsidR="00AD0D08">
        <w:rPr>
          <w:rFonts w:ascii="Calibri" w:hAnsi="Calibri" w:cs="Calibri"/>
        </w:rPr>
        <w:t xml:space="preserve">that </w:t>
      </w:r>
      <w:r w:rsidR="00F12D00">
        <w:rPr>
          <w:rFonts w:ascii="Calibri" w:hAnsi="Calibri" w:cs="Calibri"/>
        </w:rPr>
        <w:t xml:space="preserve">reducing server cost </w:t>
      </w:r>
      <w:r w:rsidR="00AD1D37">
        <w:rPr>
          <w:rFonts w:ascii="Calibri" w:hAnsi="Calibri" w:cs="Calibri"/>
        </w:rPr>
        <w:t xml:space="preserve">would also </w:t>
      </w:r>
      <w:r w:rsidR="00962295">
        <w:rPr>
          <w:rFonts w:ascii="Calibri" w:hAnsi="Calibri" w:cs="Calibri"/>
        </w:rPr>
        <w:t>cross over into the two other metrics as reducing the time servers were running would reduce costs as well as higher resource utilization which would allow for less servers to be required</w:t>
      </w:r>
      <w:r w:rsidR="001346BD">
        <w:rPr>
          <w:rFonts w:ascii="Calibri" w:hAnsi="Calibri" w:cs="Calibri"/>
        </w:rPr>
        <w:t>.</w:t>
      </w:r>
    </w:p>
    <w:p w14:paraId="3A1D56B1" w14:textId="77777777" w:rsidR="005B5AE0" w:rsidRDefault="005B5AE0" w:rsidP="005B5AE0">
      <w:pPr>
        <w:autoSpaceDE w:val="0"/>
        <w:autoSpaceDN w:val="0"/>
        <w:adjustRightInd w:val="0"/>
        <w:spacing w:after="0" w:line="240" w:lineRule="auto"/>
        <w:jc w:val="both"/>
        <w:rPr>
          <w:rFonts w:ascii="Calibri" w:hAnsi="Calibri" w:cs="Calibri"/>
        </w:rPr>
      </w:pPr>
    </w:p>
    <w:p w14:paraId="7F97646D" w14:textId="769CFB05" w:rsidR="00762FBA" w:rsidRPr="005B5AE0" w:rsidRDefault="00762FBA" w:rsidP="005B5AE0">
      <w:pPr>
        <w:autoSpaceDE w:val="0"/>
        <w:autoSpaceDN w:val="0"/>
        <w:adjustRightInd w:val="0"/>
        <w:spacing w:after="0" w:line="240" w:lineRule="auto"/>
        <w:jc w:val="both"/>
        <w:rPr>
          <w:rFonts w:ascii="Calibri" w:hAnsi="Calibri" w:cs="Calibri"/>
        </w:rPr>
      </w:pPr>
      <w:r w:rsidRPr="005B5AE0">
        <w:rPr>
          <w:rFonts w:ascii="Calibri" w:hAnsi="Calibri" w:cs="Calibri"/>
        </w:rPr>
        <w:br w:type="page"/>
      </w:r>
    </w:p>
    <w:p w14:paraId="4CE9C169" w14:textId="6D12AF3C" w:rsidR="004421D9" w:rsidRPr="00862BBE" w:rsidRDefault="007A67F8" w:rsidP="007A67F8">
      <w:pPr>
        <w:jc w:val="center"/>
        <w:rPr>
          <w:sz w:val="18"/>
          <w:szCs w:val="18"/>
          <w:lang w:val="en-AU"/>
        </w:rPr>
      </w:pPr>
      <w:r w:rsidRPr="00862BBE">
        <w:rPr>
          <w:sz w:val="18"/>
          <w:szCs w:val="18"/>
          <w:lang w:val="en-AU"/>
        </w:rPr>
        <w:lastRenderedPageBreak/>
        <w:t>As showed in the figure above the distributed system has six components.</w:t>
      </w:r>
    </w:p>
    <w:p w14:paraId="5BBEAAD7" w14:textId="084EE908" w:rsidR="004421D9" w:rsidRPr="00CB2CE3" w:rsidRDefault="007C4EAE" w:rsidP="00E20147">
      <w:pPr>
        <w:pStyle w:val="Heading2"/>
        <w:rPr>
          <w:lang w:val="en-AU"/>
        </w:rPr>
      </w:pPr>
      <w:r>
        <w:rPr>
          <w:lang w:val="en-AU"/>
        </w:rPr>
        <w:t>Algorithm Description</w:t>
      </w:r>
    </w:p>
    <w:p w14:paraId="20A19740" w14:textId="76E8BC38" w:rsidR="001435E3" w:rsidRDefault="001435E3" w:rsidP="001435E3">
      <w:pPr>
        <w:jc w:val="both"/>
      </w:pPr>
      <w:r>
        <w:t>You need to provide a simple example scheduling scenario including a sample configuration, the schedule, the description and discussion; this is to visualise how your scheduling algorithm works.</w:t>
      </w:r>
    </w:p>
    <w:p w14:paraId="0CC085CE" w14:textId="62EC1A10" w:rsidR="003B262B" w:rsidRPr="003B262B" w:rsidRDefault="003B262B" w:rsidP="001435E3">
      <w:pPr>
        <w:jc w:val="both"/>
      </w:pPr>
    </w:p>
    <w:p w14:paraId="7ACBEBE2" w14:textId="31122852" w:rsidR="004421D9" w:rsidRDefault="004421D9" w:rsidP="00E20147">
      <w:pPr>
        <w:pStyle w:val="Heading2"/>
        <w:rPr>
          <w:lang w:val="en-AU"/>
        </w:rPr>
      </w:pPr>
      <w:r w:rsidRPr="00CB2CE3">
        <w:rPr>
          <w:lang w:val="en-AU"/>
        </w:rPr>
        <w:t>Implementation</w:t>
      </w:r>
    </w:p>
    <w:p w14:paraId="41126452" w14:textId="4C6623B9" w:rsidR="00E715AF" w:rsidRDefault="00BA73DA" w:rsidP="002D1C62">
      <w:pPr>
        <w:jc w:val="both"/>
      </w:pPr>
      <w:r>
        <w:t xml:space="preserve">My algorithm </w:t>
      </w:r>
      <w:r w:rsidR="00E715AF">
        <w:t>was implemented in Java version 15</w:t>
      </w:r>
      <w:r w:rsidR="00350946">
        <w:t xml:space="preserve"> which is the latest version of the java development kid and the same version used in stage 1 of the project</w:t>
      </w:r>
      <w:r w:rsidR="00E715AF">
        <w:t xml:space="preserve">. Specifically, it was developed using the Adopt JDK, </w:t>
      </w:r>
      <w:r w:rsidR="0000780D">
        <w:t>which is an</w:t>
      </w:r>
      <w:r w:rsidR="00E715AF">
        <w:t xml:space="preserve"> </w:t>
      </w:r>
      <w:r w:rsidR="00E20147">
        <w:t>open-source</w:t>
      </w:r>
      <w:r w:rsidR="00E715AF">
        <w:t xml:space="preserve"> implementation of the Java development kit. </w:t>
      </w:r>
      <w:r w:rsidR="00D706A5">
        <w:t>I used</w:t>
      </w:r>
      <w:r w:rsidR="00E715AF">
        <w:t xml:space="preserve"> Microsoft’s Visual Studio Code to develop the </w:t>
      </w:r>
      <w:r w:rsidR="00D706A5">
        <w:t xml:space="preserve">entirety of the algorithm and </w:t>
      </w:r>
      <w:r w:rsidR="003F23B1">
        <w:t xml:space="preserve">further </w:t>
      </w:r>
      <w:r w:rsidR="00E715AF">
        <w:t xml:space="preserve">client. The client was tested on Ubuntu 20.04 LTS in a </w:t>
      </w:r>
      <w:r w:rsidR="00E20147">
        <w:t>VirtualBox virtual machine</w:t>
      </w:r>
      <w:r w:rsidR="00E715AF">
        <w:t xml:space="preserve">. </w:t>
      </w:r>
    </w:p>
    <w:p w14:paraId="3A754CDC" w14:textId="50D15E73" w:rsidR="00E715AF" w:rsidRDefault="00151FA5" w:rsidP="002D1C62">
      <w:pPr>
        <w:jc w:val="both"/>
      </w:pPr>
      <w:r>
        <w:t>I specifically chose</w:t>
      </w:r>
      <w:r w:rsidR="00E715AF">
        <w:t xml:space="preserve"> Java 15</w:t>
      </w:r>
      <w:r>
        <w:t xml:space="preserve"> not just because it was good practice as its becoming the new standard, overtaking java 8, but because of </w:t>
      </w:r>
      <w:r w:rsidR="00E715AF">
        <w:t xml:space="preserve">several language features </w:t>
      </w:r>
      <w:r w:rsidR="00F9526A">
        <w:t xml:space="preserve">that are simply </w:t>
      </w:r>
      <w:r w:rsidR="00E715AF">
        <w:t>not available on previous versions of Java. A notable example is the enhanced switch statement used</w:t>
      </w:r>
      <w:r w:rsidR="00B414D1">
        <w:t xml:space="preserve"> heavily</w:t>
      </w:r>
      <w:r w:rsidR="00E715AF">
        <w:t xml:space="preserve"> throughout the project</w:t>
      </w:r>
      <w:r w:rsidR="003F2468">
        <w:t xml:space="preserve">, being </w:t>
      </w:r>
      <w:r w:rsidR="00E715AF">
        <w:t xml:space="preserve">available since Java 14. </w:t>
      </w:r>
      <w:r w:rsidR="002E1FF0">
        <w:t>This enhanced switch statement was only one of the many new</w:t>
      </w:r>
      <w:r w:rsidR="00E715AF">
        <w:t xml:space="preserve"> Java standard library</w:t>
      </w:r>
      <w:r w:rsidR="002E1FF0">
        <w:t xml:space="preserve"> improvements with other components such as </w:t>
      </w:r>
      <w:r w:rsidR="00E715AF">
        <w:t>TCP socket connections, XML parsing and I/O handling</w:t>
      </w:r>
      <w:r w:rsidR="002E1FF0">
        <w:t xml:space="preserve"> all included in the standard library</w:t>
      </w:r>
      <w:r w:rsidR="00BC3E3C">
        <w:t xml:space="preserve">; allowing for no </w:t>
      </w:r>
      <w:r w:rsidR="00E715AF">
        <w:t xml:space="preserve">third-party libraries </w:t>
      </w:r>
      <w:r w:rsidR="00312218">
        <w:t>to be</w:t>
      </w:r>
      <w:r w:rsidR="00E715AF">
        <w:t xml:space="preserve"> included in the project.</w:t>
      </w:r>
    </w:p>
    <w:p w14:paraId="0B214DE7" w14:textId="7EC626C4" w:rsidR="005940B4" w:rsidRDefault="005940B4" w:rsidP="002D1C62">
      <w:pPr>
        <w:jc w:val="both"/>
      </w:pPr>
      <w:r>
        <w:t xml:space="preserve">Continuing with the implementation, I will be discussing </w:t>
      </w:r>
      <w:r w:rsidR="0029369A">
        <w:t>files that received significant changes from stage 1 of the client as well as the new class files that were created to fulfill the assignment specifications of stage 2.</w:t>
      </w:r>
    </w:p>
    <w:p w14:paraId="7B524F00" w14:textId="564E9FFC" w:rsidR="003B2489" w:rsidRDefault="003B2489" w:rsidP="003B2489">
      <w:pPr>
        <w:pStyle w:val="Heading4"/>
      </w:pPr>
      <w:r>
        <w:t>Client Class</w:t>
      </w:r>
      <w:r w:rsidR="00E20147">
        <w:t xml:space="preserve"> and Main Method</w:t>
      </w:r>
    </w:p>
    <w:p w14:paraId="215C7CB6" w14:textId="453A193A" w:rsidR="007C4EAE" w:rsidRDefault="007C4EAE" w:rsidP="007C4EAE">
      <w:pPr>
        <w:rPr>
          <w:lang w:val="en-AU"/>
        </w:rPr>
      </w:pPr>
    </w:p>
    <w:p w14:paraId="60E6A9A6" w14:textId="03B8F6CD" w:rsidR="007C4EAE" w:rsidRDefault="007C4EAE" w:rsidP="007C4EAE">
      <w:pPr>
        <w:pStyle w:val="Heading2"/>
        <w:rPr>
          <w:lang w:val="en-AU"/>
        </w:rPr>
      </w:pPr>
      <w:r>
        <w:rPr>
          <w:lang w:val="en-AU"/>
        </w:rPr>
        <w:t>Evaluation</w:t>
      </w:r>
    </w:p>
    <w:p w14:paraId="69E0BAA9" w14:textId="6D65DB54" w:rsidR="007C4EAE" w:rsidRPr="007C4EAE" w:rsidRDefault="007C4EAE" w:rsidP="007C4EAE">
      <w:pPr>
        <w:rPr>
          <w:lang w:val="en-AU"/>
        </w:rPr>
      </w:pPr>
      <w:r>
        <w:rPr>
          <w:lang w:val="en-AU"/>
        </w:rPr>
        <w:t>s</w:t>
      </w:r>
    </w:p>
    <w:p w14:paraId="45BD3512" w14:textId="1D6954DC" w:rsidR="004D42BE" w:rsidRDefault="00E20147" w:rsidP="00E20147">
      <w:pPr>
        <w:pStyle w:val="Heading2"/>
        <w:rPr>
          <w:lang w:val="en-AU"/>
        </w:rPr>
      </w:pPr>
      <w:r>
        <w:rPr>
          <w:lang w:val="en-AU"/>
        </w:rPr>
        <w:t>References</w:t>
      </w:r>
    </w:p>
    <w:p w14:paraId="65FDD0CB" w14:textId="746A992B" w:rsidR="005948CD" w:rsidRDefault="005948CD" w:rsidP="002D1C62">
      <w:pPr>
        <w:jc w:val="both"/>
        <w:rPr>
          <w:lang w:val="en-AU"/>
        </w:rPr>
      </w:pPr>
      <w:r>
        <w:rPr>
          <w:lang w:val="en-AU"/>
        </w:rPr>
        <w:t xml:space="preserve">GitHub Repo: </w:t>
      </w:r>
      <w:r w:rsidR="00604DE5" w:rsidRPr="00604DE5">
        <w:rPr>
          <w:lang w:val="en-AU"/>
        </w:rPr>
        <w:t>https://github.com/jarrod10/DS-Sim-Client.git</w:t>
      </w:r>
    </w:p>
    <w:p w14:paraId="58AAF9AE" w14:textId="77777777" w:rsidR="001E552A" w:rsidRDefault="00070695" w:rsidP="001E552A">
      <w:pPr>
        <w:pStyle w:val="Bibliography"/>
        <w:rPr>
          <w:rFonts w:ascii="Calibri" w:hAnsi="Calibri" w:cs="Calibri"/>
        </w:rPr>
      </w:pPr>
      <w:r>
        <w:rPr>
          <w:lang w:val="en-AU"/>
        </w:rPr>
        <w:fldChar w:fldCharType="begin"/>
      </w:r>
      <w:r>
        <w:rPr>
          <w:lang w:val="en-AU"/>
        </w:rPr>
        <w:instrText xml:space="preserve"> ADDIN ZOTERO_BIBL {"uncited":[],"omitted":[],"custom":[]} CSL_BIBLIOGRAPHY </w:instrText>
      </w:r>
      <w:r>
        <w:rPr>
          <w:lang w:val="en-AU"/>
        </w:rPr>
        <w:fldChar w:fldCharType="separate"/>
      </w:r>
      <w:r w:rsidR="0040294C" w:rsidRPr="0040294C">
        <w:rPr>
          <w:rFonts w:ascii="Calibri" w:hAnsi="Calibri" w:cs="Calibri"/>
        </w:rPr>
        <w:t>[1]</w:t>
      </w:r>
      <w:r w:rsidR="0040294C" w:rsidRPr="0040294C">
        <w:rPr>
          <w:rFonts w:ascii="Calibri" w:hAnsi="Calibri" w:cs="Calibri"/>
        </w:rPr>
        <w:tab/>
        <w:t>Y. Lee, Y. Kim, and J. King, ‘ds-sim: A Distributed Systems Simulator User Guide’. [Online]. Available: https://github.com/distsys-MQ/ds-sim.</w:t>
      </w:r>
    </w:p>
    <w:p w14:paraId="01A312EB" w14:textId="45176B38" w:rsidR="004421D9" w:rsidRPr="001E552A" w:rsidRDefault="00FB0F13" w:rsidP="001E552A">
      <w:pPr>
        <w:pStyle w:val="Bibliography"/>
        <w:rPr>
          <w:rFonts w:ascii="Calibri" w:hAnsi="Calibri" w:cs="Calibri"/>
        </w:rPr>
      </w:pPr>
      <w:r>
        <w:rPr>
          <w:rFonts w:ascii="Calibri" w:hAnsi="Calibri" w:cs="Calibri"/>
        </w:rPr>
        <w:t>[2]</w:t>
      </w:r>
      <w:r w:rsidR="00070695">
        <w:rPr>
          <w:lang w:val="en-AU"/>
        </w:rPr>
        <w:fldChar w:fldCharType="end"/>
      </w:r>
    </w:p>
    <w:sectPr w:rsidR="004421D9" w:rsidRPr="001E552A" w:rsidSect="005940B4">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362824" w14:textId="77777777" w:rsidR="008E2A0B" w:rsidRDefault="008E2A0B" w:rsidP="005948CD">
      <w:pPr>
        <w:spacing w:after="0" w:line="240" w:lineRule="auto"/>
      </w:pPr>
      <w:r>
        <w:separator/>
      </w:r>
    </w:p>
  </w:endnote>
  <w:endnote w:type="continuationSeparator" w:id="0">
    <w:p w14:paraId="63F15367" w14:textId="77777777" w:rsidR="008E2A0B" w:rsidRDefault="008E2A0B" w:rsidP="00594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6418" w14:textId="13AC8DC1" w:rsidR="005948CD" w:rsidRDefault="005948CD">
    <w:pPr>
      <w:pStyle w:val="Footer"/>
      <w:jc w:val="right"/>
    </w:pPr>
    <w:r>
      <w:t>Page #</w:t>
    </w:r>
    <w:sdt>
      <w:sdtPr>
        <w:id w:val="-133106093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CB5BE9" w14:textId="3680F020" w:rsidR="005948CD" w:rsidRDefault="005948CD" w:rsidP="005948CD">
    <w:pPr>
      <w:pStyle w:val="Footer"/>
      <w:jc w:val="right"/>
    </w:pPr>
    <w:r>
      <w:t>Luke Glover, Jarrod Adair, Frederick Jac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C0F5E7" w14:textId="77777777" w:rsidR="008E2A0B" w:rsidRDefault="008E2A0B" w:rsidP="005948CD">
      <w:pPr>
        <w:spacing w:after="0" w:line="240" w:lineRule="auto"/>
      </w:pPr>
      <w:r>
        <w:separator/>
      </w:r>
    </w:p>
  </w:footnote>
  <w:footnote w:type="continuationSeparator" w:id="0">
    <w:p w14:paraId="55D5BA48" w14:textId="77777777" w:rsidR="008E2A0B" w:rsidRDefault="008E2A0B" w:rsidP="00594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4B45"/>
    <w:multiLevelType w:val="hybridMultilevel"/>
    <w:tmpl w:val="9BCED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E955861"/>
    <w:multiLevelType w:val="hybridMultilevel"/>
    <w:tmpl w:val="3878E53E"/>
    <w:lvl w:ilvl="0" w:tplc="CE343C2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4F83BAD"/>
    <w:multiLevelType w:val="hybridMultilevel"/>
    <w:tmpl w:val="284675E8"/>
    <w:lvl w:ilvl="0" w:tplc="56E8931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7236893"/>
    <w:multiLevelType w:val="hybridMultilevel"/>
    <w:tmpl w:val="1BBC7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231E9A"/>
    <w:multiLevelType w:val="hybridMultilevel"/>
    <w:tmpl w:val="FFBA0BCE"/>
    <w:lvl w:ilvl="0" w:tplc="96C22CDA">
      <w:numFmt w:val="bullet"/>
      <w:lvlText w:val=""/>
      <w:lvlJc w:val="left"/>
      <w:pPr>
        <w:ind w:left="720" w:hanging="360"/>
      </w:pPr>
      <w:rPr>
        <w:rFonts w:ascii="Symbol" w:eastAsiaTheme="minorHAnsi" w:hAnsi="Symbol"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67C541DC"/>
    <w:multiLevelType w:val="hybridMultilevel"/>
    <w:tmpl w:val="742AD88A"/>
    <w:lvl w:ilvl="0" w:tplc="44A6F2FC">
      <w:numFmt w:val="bullet"/>
      <w:lvlText w:val=""/>
      <w:lvlJc w:val="left"/>
      <w:pPr>
        <w:ind w:left="720" w:hanging="360"/>
      </w:pPr>
      <w:rPr>
        <w:rFonts w:ascii="Symbol" w:eastAsiaTheme="minorHAns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0"/>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D9"/>
    <w:rsid w:val="000005FD"/>
    <w:rsid w:val="00005154"/>
    <w:rsid w:val="0000780D"/>
    <w:rsid w:val="000139DF"/>
    <w:rsid w:val="00032523"/>
    <w:rsid w:val="00050E72"/>
    <w:rsid w:val="00055970"/>
    <w:rsid w:val="000563A4"/>
    <w:rsid w:val="00060B1C"/>
    <w:rsid w:val="000662C2"/>
    <w:rsid w:val="00070695"/>
    <w:rsid w:val="00070778"/>
    <w:rsid w:val="00075DD9"/>
    <w:rsid w:val="000772A2"/>
    <w:rsid w:val="00093387"/>
    <w:rsid w:val="000A19FF"/>
    <w:rsid w:val="000B7E3B"/>
    <w:rsid w:val="000C36B3"/>
    <w:rsid w:val="000D6C83"/>
    <w:rsid w:val="00102A5B"/>
    <w:rsid w:val="001132F7"/>
    <w:rsid w:val="00124E86"/>
    <w:rsid w:val="001346BD"/>
    <w:rsid w:val="001367C4"/>
    <w:rsid w:val="001435E3"/>
    <w:rsid w:val="0014416E"/>
    <w:rsid w:val="00144F83"/>
    <w:rsid w:val="00151BD7"/>
    <w:rsid w:val="00151FA5"/>
    <w:rsid w:val="00156BAE"/>
    <w:rsid w:val="0016105D"/>
    <w:rsid w:val="0017208A"/>
    <w:rsid w:val="001725E4"/>
    <w:rsid w:val="00173FF1"/>
    <w:rsid w:val="00176A5C"/>
    <w:rsid w:val="00177635"/>
    <w:rsid w:val="00177F39"/>
    <w:rsid w:val="001951B4"/>
    <w:rsid w:val="001975E0"/>
    <w:rsid w:val="001A07CB"/>
    <w:rsid w:val="001A7CCC"/>
    <w:rsid w:val="001C1505"/>
    <w:rsid w:val="001D1D5A"/>
    <w:rsid w:val="001D4A6C"/>
    <w:rsid w:val="001E552A"/>
    <w:rsid w:val="001F6203"/>
    <w:rsid w:val="001F66B1"/>
    <w:rsid w:val="00200D84"/>
    <w:rsid w:val="0020117F"/>
    <w:rsid w:val="00225381"/>
    <w:rsid w:val="00232382"/>
    <w:rsid w:val="00236B86"/>
    <w:rsid w:val="00241859"/>
    <w:rsid w:val="0025742D"/>
    <w:rsid w:val="002575F1"/>
    <w:rsid w:val="00272884"/>
    <w:rsid w:val="0027653B"/>
    <w:rsid w:val="0029369A"/>
    <w:rsid w:val="002B2E55"/>
    <w:rsid w:val="002C70D8"/>
    <w:rsid w:val="002C7F13"/>
    <w:rsid w:val="002D10AA"/>
    <w:rsid w:val="002D1C62"/>
    <w:rsid w:val="002E1FF0"/>
    <w:rsid w:val="002F2F79"/>
    <w:rsid w:val="002F4E30"/>
    <w:rsid w:val="00304C56"/>
    <w:rsid w:val="00312218"/>
    <w:rsid w:val="0034792C"/>
    <w:rsid w:val="00350946"/>
    <w:rsid w:val="00350D4A"/>
    <w:rsid w:val="0035765F"/>
    <w:rsid w:val="00364E4B"/>
    <w:rsid w:val="00374E82"/>
    <w:rsid w:val="0037507D"/>
    <w:rsid w:val="00384F58"/>
    <w:rsid w:val="00386101"/>
    <w:rsid w:val="00394CBB"/>
    <w:rsid w:val="003A741A"/>
    <w:rsid w:val="003B00C4"/>
    <w:rsid w:val="003B1616"/>
    <w:rsid w:val="003B2061"/>
    <w:rsid w:val="003B2489"/>
    <w:rsid w:val="003B262B"/>
    <w:rsid w:val="003C122D"/>
    <w:rsid w:val="003D1BA6"/>
    <w:rsid w:val="003E3B16"/>
    <w:rsid w:val="003F23B1"/>
    <w:rsid w:val="003F2468"/>
    <w:rsid w:val="004003E4"/>
    <w:rsid w:val="00400E44"/>
    <w:rsid w:val="0040294C"/>
    <w:rsid w:val="0042538F"/>
    <w:rsid w:val="00436912"/>
    <w:rsid w:val="00441ABF"/>
    <w:rsid w:val="004421D9"/>
    <w:rsid w:val="00450F3B"/>
    <w:rsid w:val="004602C8"/>
    <w:rsid w:val="00461FCB"/>
    <w:rsid w:val="004A70A1"/>
    <w:rsid w:val="004B7010"/>
    <w:rsid w:val="004C39F3"/>
    <w:rsid w:val="004C61AE"/>
    <w:rsid w:val="004D42BE"/>
    <w:rsid w:val="004D49BC"/>
    <w:rsid w:val="004F17B2"/>
    <w:rsid w:val="004F2CE8"/>
    <w:rsid w:val="004F4803"/>
    <w:rsid w:val="005127F3"/>
    <w:rsid w:val="00536814"/>
    <w:rsid w:val="005471A2"/>
    <w:rsid w:val="0055679F"/>
    <w:rsid w:val="00570D83"/>
    <w:rsid w:val="00573DF7"/>
    <w:rsid w:val="0057751B"/>
    <w:rsid w:val="00593928"/>
    <w:rsid w:val="005940B4"/>
    <w:rsid w:val="005948CD"/>
    <w:rsid w:val="005A03B6"/>
    <w:rsid w:val="005B5AE0"/>
    <w:rsid w:val="005C664C"/>
    <w:rsid w:val="005D0243"/>
    <w:rsid w:val="005E08A3"/>
    <w:rsid w:val="005F441B"/>
    <w:rsid w:val="005F694B"/>
    <w:rsid w:val="006027BE"/>
    <w:rsid w:val="006032C7"/>
    <w:rsid w:val="00604DE5"/>
    <w:rsid w:val="00610C87"/>
    <w:rsid w:val="00613939"/>
    <w:rsid w:val="00616C35"/>
    <w:rsid w:val="0062663C"/>
    <w:rsid w:val="00650777"/>
    <w:rsid w:val="00664A95"/>
    <w:rsid w:val="00671C75"/>
    <w:rsid w:val="006721BC"/>
    <w:rsid w:val="0067530F"/>
    <w:rsid w:val="00676B55"/>
    <w:rsid w:val="00680009"/>
    <w:rsid w:val="00680016"/>
    <w:rsid w:val="00682030"/>
    <w:rsid w:val="00685D72"/>
    <w:rsid w:val="006A08D5"/>
    <w:rsid w:val="006A67A2"/>
    <w:rsid w:val="006B18D3"/>
    <w:rsid w:val="006B5B74"/>
    <w:rsid w:val="006C5272"/>
    <w:rsid w:val="006D7AB7"/>
    <w:rsid w:val="006E2775"/>
    <w:rsid w:val="006E2B86"/>
    <w:rsid w:val="006F02A0"/>
    <w:rsid w:val="006F1025"/>
    <w:rsid w:val="00702E05"/>
    <w:rsid w:val="0071102A"/>
    <w:rsid w:val="00713B5A"/>
    <w:rsid w:val="00727527"/>
    <w:rsid w:val="007370F9"/>
    <w:rsid w:val="00744B5B"/>
    <w:rsid w:val="00753133"/>
    <w:rsid w:val="00756E44"/>
    <w:rsid w:val="00760C9B"/>
    <w:rsid w:val="0076201D"/>
    <w:rsid w:val="00762FBA"/>
    <w:rsid w:val="00777C08"/>
    <w:rsid w:val="00777D48"/>
    <w:rsid w:val="00783C04"/>
    <w:rsid w:val="0078543C"/>
    <w:rsid w:val="00786BDA"/>
    <w:rsid w:val="0078742C"/>
    <w:rsid w:val="00795D85"/>
    <w:rsid w:val="007A0298"/>
    <w:rsid w:val="007A1907"/>
    <w:rsid w:val="007A3AC1"/>
    <w:rsid w:val="007A55E8"/>
    <w:rsid w:val="007A67F8"/>
    <w:rsid w:val="007B0E8E"/>
    <w:rsid w:val="007B18BC"/>
    <w:rsid w:val="007C4EAE"/>
    <w:rsid w:val="008118C7"/>
    <w:rsid w:val="008164CB"/>
    <w:rsid w:val="00817076"/>
    <w:rsid w:val="008330C7"/>
    <w:rsid w:val="008406CF"/>
    <w:rsid w:val="008471E8"/>
    <w:rsid w:val="0085321A"/>
    <w:rsid w:val="00856655"/>
    <w:rsid w:val="008610B0"/>
    <w:rsid w:val="00862BBE"/>
    <w:rsid w:val="008715CC"/>
    <w:rsid w:val="008859B7"/>
    <w:rsid w:val="008B27E9"/>
    <w:rsid w:val="008D216B"/>
    <w:rsid w:val="008E2A0B"/>
    <w:rsid w:val="008E6C00"/>
    <w:rsid w:val="008F0965"/>
    <w:rsid w:val="008F49C2"/>
    <w:rsid w:val="008F4DAF"/>
    <w:rsid w:val="00900DF8"/>
    <w:rsid w:val="00906D4C"/>
    <w:rsid w:val="00921084"/>
    <w:rsid w:val="00947EC3"/>
    <w:rsid w:val="0095369C"/>
    <w:rsid w:val="00962295"/>
    <w:rsid w:val="009663EE"/>
    <w:rsid w:val="00967193"/>
    <w:rsid w:val="0097476E"/>
    <w:rsid w:val="00982D70"/>
    <w:rsid w:val="009935BB"/>
    <w:rsid w:val="00995286"/>
    <w:rsid w:val="009B56E0"/>
    <w:rsid w:val="009B6570"/>
    <w:rsid w:val="009F2757"/>
    <w:rsid w:val="009F538F"/>
    <w:rsid w:val="009F5633"/>
    <w:rsid w:val="00A1429B"/>
    <w:rsid w:val="00A209C8"/>
    <w:rsid w:val="00A21FE8"/>
    <w:rsid w:val="00A31525"/>
    <w:rsid w:val="00A57B08"/>
    <w:rsid w:val="00A62864"/>
    <w:rsid w:val="00A64FF1"/>
    <w:rsid w:val="00A87CAC"/>
    <w:rsid w:val="00A928E5"/>
    <w:rsid w:val="00A959ED"/>
    <w:rsid w:val="00AA0D64"/>
    <w:rsid w:val="00AA1425"/>
    <w:rsid w:val="00AB0F56"/>
    <w:rsid w:val="00AB1882"/>
    <w:rsid w:val="00AC3D88"/>
    <w:rsid w:val="00AD0D08"/>
    <w:rsid w:val="00AD1D37"/>
    <w:rsid w:val="00AD2627"/>
    <w:rsid w:val="00AD2DAE"/>
    <w:rsid w:val="00AD3E2E"/>
    <w:rsid w:val="00AD623A"/>
    <w:rsid w:val="00AE532B"/>
    <w:rsid w:val="00AE5A36"/>
    <w:rsid w:val="00AF74C5"/>
    <w:rsid w:val="00B15CB0"/>
    <w:rsid w:val="00B2727F"/>
    <w:rsid w:val="00B3491A"/>
    <w:rsid w:val="00B36F64"/>
    <w:rsid w:val="00B403E6"/>
    <w:rsid w:val="00B414D1"/>
    <w:rsid w:val="00B5351C"/>
    <w:rsid w:val="00B543E4"/>
    <w:rsid w:val="00B56D79"/>
    <w:rsid w:val="00B77D40"/>
    <w:rsid w:val="00B92EF2"/>
    <w:rsid w:val="00B96B42"/>
    <w:rsid w:val="00B96C3C"/>
    <w:rsid w:val="00BA73DA"/>
    <w:rsid w:val="00BB3E70"/>
    <w:rsid w:val="00BC3E3C"/>
    <w:rsid w:val="00C03356"/>
    <w:rsid w:val="00C06813"/>
    <w:rsid w:val="00C07609"/>
    <w:rsid w:val="00C32E04"/>
    <w:rsid w:val="00C32F80"/>
    <w:rsid w:val="00C3795C"/>
    <w:rsid w:val="00C37FE2"/>
    <w:rsid w:val="00C41EA7"/>
    <w:rsid w:val="00C5702A"/>
    <w:rsid w:val="00C61A5E"/>
    <w:rsid w:val="00C649EA"/>
    <w:rsid w:val="00C75852"/>
    <w:rsid w:val="00C821B0"/>
    <w:rsid w:val="00CB23CE"/>
    <w:rsid w:val="00CB2CE3"/>
    <w:rsid w:val="00CC756B"/>
    <w:rsid w:val="00CF2664"/>
    <w:rsid w:val="00CF79A0"/>
    <w:rsid w:val="00D04344"/>
    <w:rsid w:val="00D06130"/>
    <w:rsid w:val="00D27699"/>
    <w:rsid w:val="00D3097A"/>
    <w:rsid w:val="00D330C1"/>
    <w:rsid w:val="00D36B7E"/>
    <w:rsid w:val="00D42EB9"/>
    <w:rsid w:val="00D6285E"/>
    <w:rsid w:val="00D706A5"/>
    <w:rsid w:val="00D72007"/>
    <w:rsid w:val="00D759C1"/>
    <w:rsid w:val="00D87C17"/>
    <w:rsid w:val="00D87CE8"/>
    <w:rsid w:val="00D94D75"/>
    <w:rsid w:val="00D97FFE"/>
    <w:rsid w:val="00DA4B23"/>
    <w:rsid w:val="00DB461A"/>
    <w:rsid w:val="00DB6F0B"/>
    <w:rsid w:val="00DC1113"/>
    <w:rsid w:val="00DC4212"/>
    <w:rsid w:val="00DD1903"/>
    <w:rsid w:val="00DD3035"/>
    <w:rsid w:val="00DE20D1"/>
    <w:rsid w:val="00DE72EF"/>
    <w:rsid w:val="00DE7A58"/>
    <w:rsid w:val="00E06ED3"/>
    <w:rsid w:val="00E130B9"/>
    <w:rsid w:val="00E15082"/>
    <w:rsid w:val="00E16C5E"/>
    <w:rsid w:val="00E20147"/>
    <w:rsid w:val="00E2357E"/>
    <w:rsid w:val="00E43712"/>
    <w:rsid w:val="00E715AF"/>
    <w:rsid w:val="00E81E05"/>
    <w:rsid w:val="00E82440"/>
    <w:rsid w:val="00E8796D"/>
    <w:rsid w:val="00E92E13"/>
    <w:rsid w:val="00EA7B70"/>
    <w:rsid w:val="00EF2485"/>
    <w:rsid w:val="00EF34CF"/>
    <w:rsid w:val="00EF73B0"/>
    <w:rsid w:val="00EF7A9C"/>
    <w:rsid w:val="00F05A86"/>
    <w:rsid w:val="00F12D00"/>
    <w:rsid w:val="00F1512C"/>
    <w:rsid w:val="00F46812"/>
    <w:rsid w:val="00F56408"/>
    <w:rsid w:val="00F57057"/>
    <w:rsid w:val="00F633B8"/>
    <w:rsid w:val="00F67938"/>
    <w:rsid w:val="00F9526A"/>
    <w:rsid w:val="00F97C15"/>
    <w:rsid w:val="00FA4482"/>
    <w:rsid w:val="00FA5866"/>
    <w:rsid w:val="00FB0F13"/>
    <w:rsid w:val="00FB21E7"/>
    <w:rsid w:val="00FC5CE8"/>
    <w:rsid w:val="00FE440D"/>
    <w:rsid w:val="00FE5C0D"/>
    <w:rsid w:val="00FF09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252DD"/>
  <w15:chartTrackingRefBased/>
  <w15:docId w15:val="{6BB9315F-4F4C-4B4F-9B64-8D5FF5DC8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014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6C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6C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B2489"/>
    <w:pPr>
      <w:keepNext/>
      <w:keepLines/>
      <w:spacing w:before="40" w:after="0"/>
      <w:outlineLvl w:val="3"/>
    </w:pPr>
    <w:rPr>
      <w:rFonts w:asciiTheme="majorHAnsi" w:eastAsiaTheme="majorEastAsia" w:hAnsiTheme="majorHAnsi" w:cstheme="majorBidi"/>
      <w:i/>
      <w:iCs/>
      <w:color w:val="2F5496" w:themeColor="accent1" w:themeShade="BF"/>
      <w:lang w:val="en-AU"/>
    </w:rPr>
  </w:style>
  <w:style w:type="paragraph" w:styleId="Heading5">
    <w:name w:val="heading 5"/>
    <w:basedOn w:val="Normal"/>
    <w:next w:val="Normal"/>
    <w:link w:val="Heading5Char"/>
    <w:uiPriority w:val="9"/>
    <w:unhideWhenUsed/>
    <w:qFormat/>
    <w:rsid w:val="003B248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5CB0"/>
    <w:rPr>
      <w:color w:val="0563C1" w:themeColor="hyperlink"/>
      <w:u w:val="single"/>
    </w:rPr>
  </w:style>
  <w:style w:type="character" w:styleId="UnresolvedMention">
    <w:name w:val="Unresolved Mention"/>
    <w:basedOn w:val="DefaultParagraphFont"/>
    <w:uiPriority w:val="99"/>
    <w:semiHidden/>
    <w:unhideWhenUsed/>
    <w:rsid w:val="00B15CB0"/>
    <w:rPr>
      <w:color w:val="605E5C"/>
      <w:shd w:val="clear" w:color="auto" w:fill="E1DFDD"/>
    </w:rPr>
  </w:style>
  <w:style w:type="paragraph" w:styleId="Header">
    <w:name w:val="header"/>
    <w:basedOn w:val="Normal"/>
    <w:link w:val="HeaderChar"/>
    <w:uiPriority w:val="99"/>
    <w:unhideWhenUsed/>
    <w:rsid w:val="005948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8CD"/>
  </w:style>
  <w:style w:type="paragraph" w:styleId="Footer">
    <w:name w:val="footer"/>
    <w:basedOn w:val="Normal"/>
    <w:link w:val="FooterChar"/>
    <w:uiPriority w:val="99"/>
    <w:unhideWhenUsed/>
    <w:rsid w:val="005948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8CD"/>
  </w:style>
  <w:style w:type="paragraph" w:styleId="ListParagraph">
    <w:name w:val="List Paragraph"/>
    <w:basedOn w:val="Normal"/>
    <w:uiPriority w:val="34"/>
    <w:qFormat/>
    <w:rsid w:val="00AD2627"/>
    <w:pPr>
      <w:ind w:left="720"/>
      <w:contextualSpacing/>
    </w:pPr>
  </w:style>
  <w:style w:type="character" w:customStyle="1" w:styleId="Heading2Char">
    <w:name w:val="Heading 2 Char"/>
    <w:basedOn w:val="DefaultParagraphFont"/>
    <w:link w:val="Heading2"/>
    <w:uiPriority w:val="9"/>
    <w:rsid w:val="008E6C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6C00"/>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070695"/>
    <w:pPr>
      <w:tabs>
        <w:tab w:val="left" w:pos="384"/>
      </w:tabs>
      <w:spacing w:after="0" w:line="240" w:lineRule="auto"/>
      <w:ind w:left="384" w:hanging="384"/>
    </w:pPr>
  </w:style>
  <w:style w:type="character" w:styleId="SubtleEmphasis">
    <w:name w:val="Subtle Emphasis"/>
    <w:basedOn w:val="DefaultParagraphFont"/>
    <w:uiPriority w:val="19"/>
    <w:qFormat/>
    <w:rsid w:val="00E92E13"/>
    <w:rPr>
      <w:i/>
      <w:iCs/>
      <w:color w:val="404040" w:themeColor="text1" w:themeTint="BF"/>
    </w:rPr>
  </w:style>
  <w:style w:type="character" w:styleId="CommentReference">
    <w:name w:val="annotation reference"/>
    <w:basedOn w:val="DefaultParagraphFont"/>
    <w:uiPriority w:val="99"/>
    <w:semiHidden/>
    <w:unhideWhenUsed/>
    <w:rsid w:val="00200D84"/>
    <w:rPr>
      <w:sz w:val="16"/>
      <w:szCs w:val="16"/>
    </w:rPr>
  </w:style>
  <w:style w:type="paragraph" w:styleId="CommentText">
    <w:name w:val="annotation text"/>
    <w:basedOn w:val="Normal"/>
    <w:link w:val="CommentTextChar"/>
    <w:uiPriority w:val="99"/>
    <w:semiHidden/>
    <w:unhideWhenUsed/>
    <w:rsid w:val="00200D84"/>
    <w:pPr>
      <w:spacing w:line="240" w:lineRule="auto"/>
    </w:pPr>
    <w:rPr>
      <w:sz w:val="20"/>
      <w:szCs w:val="20"/>
    </w:rPr>
  </w:style>
  <w:style w:type="character" w:customStyle="1" w:styleId="CommentTextChar">
    <w:name w:val="Comment Text Char"/>
    <w:basedOn w:val="DefaultParagraphFont"/>
    <w:link w:val="CommentText"/>
    <w:uiPriority w:val="99"/>
    <w:semiHidden/>
    <w:rsid w:val="00200D84"/>
    <w:rPr>
      <w:sz w:val="20"/>
      <w:szCs w:val="20"/>
    </w:rPr>
  </w:style>
  <w:style w:type="paragraph" w:styleId="CommentSubject">
    <w:name w:val="annotation subject"/>
    <w:basedOn w:val="CommentText"/>
    <w:next w:val="CommentText"/>
    <w:link w:val="CommentSubjectChar"/>
    <w:uiPriority w:val="99"/>
    <w:semiHidden/>
    <w:unhideWhenUsed/>
    <w:rsid w:val="00200D84"/>
    <w:rPr>
      <w:b/>
      <w:bCs/>
    </w:rPr>
  </w:style>
  <w:style w:type="character" w:customStyle="1" w:styleId="CommentSubjectChar">
    <w:name w:val="Comment Subject Char"/>
    <w:basedOn w:val="CommentTextChar"/>
    <w:link w:val="CommentSubject"/>
    <w:uiPriority w:val="99"/>
    <w:semiHidden/>
    <w:rsid w:val="00200D84"/>
    <w:rPr>
      <w:b/>
      <w:bCs/>
      <w:sz w:val="20"/>
      <w:szCs w:val="20"/>
    </w:rPr>
  </w:style>
  <w:style w:type="character" w:customStyle="1" w:styleId="Heading4Char">
    <w:name w:val="Heading 4 Char"/>
    <w:basedOn w:val="DefaultParagraphFont"/>
    <w:link w:val="Heading4"/>
    <w:uiPriority w:val="9"/>
    <w:rsid w:val="003B2489"/>
    <w:rPr>
      <w:rFonts w:asciiTheme="majorHAnsi" w:eastAsiaTheme="majorEastAsia" w:hAnsiTheme="majorHAnsi" w:cstheme="majorBidi"/>
      <w:i/>
      <w:iCs/>
      <w:color w:val="2F5496" w:themeColor="accent1" w:themeShade="BF"/>
      <w:lang w:val="en-AU"/>
    </w:rPr>
  </w:style>
  <w:style w:type="character" w:customStyle="1" w:styleId="Heading5Char">
    <w:name w:val="Heading 5 Char"/>
    <w:basedOn w:val="DefaultParagraphFont"/>
    <w:link w:val="Heading5"/>
    <w:uiPriority w:val="9"/>
    <w:rsid w:val="003B2489"/>
    <w:rPr>
      <w:rFonts w:asciiTheme="majorHAnsi" w:eastAsiaTheme="majorEastAsia" w:hAnsiTheme="majorHAnsi" w:cstheme="majorBidi"/>
      <w:color w:val="2F5496" w:themeColor="accent1" w:themeShade="BF"/>
    </w:rPr>
  </w:style>
  <w:style w:type="character" w:customStyle="1" w:styleId="Heading1Char">
    <w:name w:val="Heading 1 Char"/>
    <w:basedOn w:val="DefaultParagraphFont"/>
    <w:link w:val="Heading1"/>
    <w:uiPriority w:val="9"/>
    <w:rsid w:val="00E2014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00862">
      <w:bodyDiv w:val="1"/>
      <w:marLeft w:val="0"/>
      <w:marRight w:val="0"/>
      <w:marTop w:val="0"/>
      <w:marBottom w:val="0"/>
      <w:divBdr>
        <w:top w:val="none" w:sz="0" w:space="0" w:color="auto"/>
        <w:left w:val="none" w:sz="0" w:space="0" w:color="auto"/>
        <w:bottom w:val="none" w:sz="0" w:space="0" w:color="auto"/>
        <w:right w:val="none" w:sz="0" w:space="0" w:color="auto"/>
      </w:divBdr>
    </w:div>
    <w:div w:id="440106392">
      <w:bodyDiv w:val="1"/>
      <w:marLeft w:val="0"/>
      <w:marRight w:val="0"/>
      <w:marTop w:val="0"/>
      <w:marBottom w:val="0"/>
      <w:divBdr>
        <w:top w:val="none" w:sz="0" w:space="0" w:color="auto"/>
        <w:left w:val="none" w:sz="0" w:space="0" w:color="auto"/>
        <w:bottom w:val="none" w:sz="0" w:space="0" w:color="auto"/>
        <w:right w:val="none" w:sz="0" w:space="0" w:color="auto"/>
      </w:divBdr>
      <w:divsChild>
        <w:div w:id="223296527">
          <w:marLeft w:val="0"/>
          <w:marRight w:val="0"/>
          <w:marTop w:val="0"/>
          <w:marBottom w:val="0"/>
          <w:divBdr>
            <w:top w:val="none" w:sz="0" w:space="0" w:color="auto"/>
            <w:left w:val="none" w:sz="0" w:space="0" w:color="auto"/>
            <w:bottom w:val="none" w:sz="0" w:space="0" w:color="auto"/>
            <w:right w:val="none" w:sz="0" w:space="0" w:color="auto"/>
          </w:divBdr>
          <w:divsChild>
            <w:div w:id="1643270196">
              <w:marLeft w:val="0"/>
              <w:marRight w:val="0"/>
              <w:marTop w:val="0"/>
              <w:marBottom w:val="0"/>
              <w:divBdr>
                <w:top w:val="none" w:sz="0" w:space="0" w:color="auto"/>
                <w:left w:val="none" w:sz="0" w:space="0" w:color="auto"/>
                <w:bottom w:val="none" w:sz="0" w:space="0" w:color="auto"/>
                <w:right w:val="none" w:sz="0" w:space="0" w:color="auto"/>
              </w:divBdr>
              <w:divsChild>
                <w:div w:id="882524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4795177">
      <w:bodyDiv w:val="1"/>
      <w:marLeft w:val="0"/>
      <w:marRight w:val="0"/>
      <w:marTop w:val="0"/>
      <w:marBottom w:val="0"/>
      <w:divBdr>
        <w:top w:val="none" w:sz="0" w:space="0" w:color="auto"/>
        <w:left w:val="none" w:sz="0" w:space="0" w:color="auto"/>
        <w:bottom w:val="none" w:sz="0" w:space="0" w:color="auto"/>
        <w:right w:val="none" w:sz="0" w:space="0" w:color="auto"/>
      </w:divBdr>
    </w:div>
    <w:div w:id="708451796">
      <w:bodyDiv w:val="1"/>
      <w:marLeft w:val="0"/>
      <w:marRight w:val="0"/>
      <w:marTop w:val="0"/>
      <w:marBottom w:val="0"/>
      <w:divBdr>
        <w:top w:val="none" w:sz="0" w:space="0" w:color="auto"/>
        <w:left w:val="none" w:sz="0" w:space="0" w:color="auto"/>
        <w:bottom w:val="none" w:sz="0" w:space="0" w:color="auto"/>
        <w:right w:val="none" w:sz="0" w:space="0" w:color="auto"/>
      </w:divBdr>
    </w:div>
    <w:div w:id="751658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660E8-E97C-45DF-94E3-B0BEB53DE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70</TotalTime>
  <Pages>2</Pages>
  <Words>550</Words>
  <Characters>3139</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Jack</dc:creator>
  <cp:keywords/>
  <dc:description/>
  <cp:lastModifiedBy>Jarrod Adair</cp:lastModifiedBy>
  <cp:revision>261</cp:revision>
  <dcterms:created xsi:type="dcterms:W3CDTF">2021-03-31T06:18:00Z</dcterms:created>
  <dcterms:modified xsi:type="dcterms:W3CDTF">2021-05-3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pl3vVv3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